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C9C7BA" w14:textId="77777777" w:rsidR="0080765F" w:rsidRDefault="0080765F" w:rsidP="0080765F">
      <w:pPr>
        <w:jc w:val="center"/>
        <w:rPr>
          <w:b/>
          <w:sz w:val="28"/>
          <w:szCs w:val="28"/>
        </w:rPr>
      </w:pPr>
      <w:r w:rsidRPr="00413AAD">
        <w:rPr>
          <w:b/>
          <w:noProof/>
          <w:sz w:val="28"/>
          <w:szCs w:val="28"/>
          <w:lang w:eastAsia="es-PA"/>
        </w:rPr>
        <w:drawing>
          <wp:anchor distT="0" distB="0" distL="114300" distR="114300" simplePos="0" relativeHeight="251660288" behindDoc="0" locked="0" layoutInCell="1" allowOverlap="1" wp14:anchorId="599E0356" wp14:editId="1DF2E6F7">
            <wp:simplePos x="0" y="0"/>
            <wp:positionH relativeFrom="column">
              <wp:posOffset>5199895</wp:posOffset>
            </wp:positionH>
            <wp:positionV relativeFrom="paragraph">
              <wp:posOffset>-245829</wp:posOffset>
            </wp:positionV>
            <wp:extent cx="1061049" cy="1061049"/>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FISC.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1065996" cy="1065996"/>
                    </a:xfrm>
                    <a:prstGeom prst="rect">
                      <a:avLst/>
                    </a:prstGeom>
                  </pic:spPr>
                </pic:pic>
              </a:graphicData>
            </a:graphic>
            <wp14:sizeRelH relativeFrom="page">
              <wp14:pctWidth>0</wp14:pctWidth>
            </wp14:sizeRelH>
            <wp14:sizeRelV relativeFrom="page">
              <wp14:pctHeight>0</wp14:pctHeight>
            </wp14:sizeRelV>
          </wp:anchor>
        </w:drawing>
      </w:r>
      <w:r w:rsidRPr="00413AAD">
        <w:rPr>
          <w:b/>
          <w:noProof/>
          <w:sz w:val="28"/>
          <w:szCs w:val="28"/>
          <w:lang w:eastAsia="es-PA"/>
        </w:rPr>
        <w:drawing>
          <wp:anchor distT="0" distB="0" distL="114300" distR="114300" simplePos="0" relativeHeight="251659264" behindDoc="0" locked="0" layoutInCell="1" allowOverlap="1" wp14:anchorId="0A935AB7" wp14:editId="520BCECF">
            <wp:simplePos x="0" y="0"/>
            <wp:positionH relativeFrom="margin">
              <wp:posOffset>-321010</wp:posOffset>
            </wp:positionH>
            <wp:positionV relativeFrom="paragraph">
              <wp:posOffset>-270066</wp:posOffset>
            </wp:positionV>
            <wp:extent cx="1103858" cy="1103858"/>
            <wp:effectExtent l="0" t="0" r="1270" b="127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TP_logo.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105076" cy="1105076"/>
                    </a:xfrm>
                    <a:prstGeom prst="rect">
                      <a:avLst/>
                    </a:prstGeom>
                  </pic:spPr>
                </pic:pic>
              </a:graphicData>
            </a:graphic>
            <wp14:sizeRelH relativeFrom="page">
              <wp14:pctWidth>0</wp14:pctWidth>
            </wp14:sizeRelH>
            <wp14:sizeRelV relativeFrom="page">
              <wp14:pctHeight>0</wp14:pctHeight>
            </wp14:sizeRelV>
          </wp:anchor>
        </w:drawing>
      </w:r>
      <w:r w:rsidRPr="00413AAD">
        <w:rPr>
          <w:b/>
          <w:sz w:val="28"/>
          <w:szCs w:val="28"/>
        </w:rPr>
        <w:t>UNIVERSIDAD TECNOLÓGICA DE PANAMÁ</w:t>
      </w:r>
    </w:p>
    <w:p w14:paraId="38000E73" w14:textId="77777777" w:rsidR="0080765F" w:rsidRPr="00413AAD" w:rsidRDefault="0080765F" w:rsidP="0080765F">
      <w:pPr>
        <w:jc w:val="center"/>
        <w:rPr>
          <w:b/>
          <w:sz w:val="28"/>
          <w:szCs w:val="28"/>
        </w:rPr>
      </w:pPr>
    </w:p>
    <w:p w14:paraId="7537307C" w14:textId="77777777" w:rsidR="0080765F" w:rsidRDefault="0080765F" w:rsidP="0080765F">
      <w:pPr>
        <w:jc w:val="center"/>
        <w:rPr>
          <w:b/>
          <w:sz w:val="28"/>
          <w:szCs w:val="28"/>
        </w:rPr>
      </w:pPr>
      <w:r w:rsidRPr="00413AAD">
        <w:rPr>
          <w:b/>
          <w:sz w:val="28"/>
          <w:szCs w:val="28"/>
        </w:rPr>
        <w:t>CENTRO REGIONAL DE CHIRIQUI</w:t>
      </w:r>
    </w:p>
    <w:p w14:paraId="614BF5AA" w14:textId="77777777" w:rsidR="0080765F" w:rsidRPr="00413AAD" w:rsidRDefault="0080765F" w:rsidP="0080765F">
      <w:pPr>
        <w:jc w:val="center"/>
        <w:rPr>
          <w:b/>
          <w:sz w:val="28"/>
          <w:szCs w:val="28"/>
        </w:rPr>
      </w:pPr>
    </w:p>
    <w:p w14:paraId="3A1C54E6" w14:textId="77777777" w:rsidR="0080765F" w:rsidRPr="00413AAD" w:rsidRDefault="0080765F" w:rsidP="0080765F">
      <w:pPr>
        <w:jc w:val="center"/>
        <w:rPr>
          <w:b/>
          <w:sz w:val="28"/>
          <w:szCs w:val="28"/>
        </w:rPr>
      </w:pPr>
      <w:r w:rsidRPr="00413AAD">
        <w:rPr>
          <w:b/>
          <w:sz w:val="28"/>
          <w:szCs w:val="28"/>
        </w:rPr>
        <w:t>FACULTAD DE INGENIERÍA DE SISTEMAS COMPUTACIONALES</w:t>
      </w:r>
    </w:p>
    <w:p w14:paraId="6BF1C2BC" w14:textId="77777777" w:rsidR="0080765F" w:rsidRDefault="0080765F" w:rsidP="0080765F">
      <w:pPr>
        <w:jc w:val="center"/>
      </w:pPr>
    </w:p>
    <w:p w14:paraId="34C89591" w14:textId="77777777" w:rsidR="0080765F" w:rsidRDefault="0080765F" w:rsidP="0080765F">
      <w:pPr>
        <w:jc w:val="center"/>
      </w:pPr>
    </w:p>
    <w:p w14:paraId="0E1EAB7A" w14:textId="77777777" w:rsidR="0080765F" w:rsidRDefault="0080765F" w:rsidP="0080765F">
      <w:pPr>
        <w:jc w:val="center"/>
        <w:rPr>
          <w:b/>
          <w:sz w:val="24"/>
          <w:szCs w:val="24"/>
        </w:rPr>
      </w:pPr>
      <w:r w:rsidRPr="00413AAD">
        <w:rPr>
          <w:b/>
          <w:sz w:val="24"/>
          <w:szCs w:val="24"/>
        </w:rPr>
        <w:t>ASIGNATURA: TÓPICOS ESPECIALES II</w:t>
      </w:r>
    </w:p>
    <w:p w14:paraId="49A52BF4" w14:textId="77777777" w:rsidR="0080765F" w:rsidRDefault="0080765F" w:rsidP="0080765F">
      <w:pPr>
        <w:jc w:val="center"/>
        <w:rPr>
          <w:b/>
          <w:sz w:val="24"/>
          <w:szCs w:val="24"/>
        </w:rPr>
      </w:pPr>
    </w:p>
    <w:p w14:paraId="6094182A" w14:textId="77777777" w:rsidR="0080765F" w:rsidRDefault="0080765F" w:rsidP="0080765F">
      <w:pPr>
        <w:jc w:val="center"/>
        <w:rPr>
          <w:b/>
          <w:sz w:val="24"/>
          <w:szCs w:val="24"/>
        </w:rPr>
      </w:pPr>
      <w:r w:rsidRPr="00413AAD">
        <w:rPr>
          <w:b/>
          <w:sz w:val="24"/>
          <w:szCs w:val="24"/>
        </w:rPr>
        <w:t>CÓDIGO DE ASIGNATURA:   0760</w:t>
      </w:r>
    </w:p>
    <w:p w14:paraId="2C6FEC02" w14:textId="77777777" w:rsidR="0080765F" w:rsidRDefault="0080765F" w:rsidP="0080765F">
      <w:pPr>
        <w:jc w:val="center"/>
        <w:rPr>
          <w:b/>
          <w:sz w:val="24"/>
          <w:szCs w:val="24"/>
        </w:rPr>
      </w:pPr>
    </w:p>
    <w:p w14:paraId="5CBDE004" w14:textId="77777777" w:rsidR="0080765F" w:rsidRDefault="0080765F" w:rsidP="0080765F">
      <w:pPr>
        <w:jc w:val="center"/>
        <w:rPr>
          <w:b/>
          <w:sz w:val="24"/>
          <w:szCs w:val="24"/>
        </w:rPr>
      </w:pPr>
      <w:r w:rsidRPr="00570473">
        <w:rPr>
          <w:b/>
          <w:sz w:val="24"/>
          <w:szCs w:val="24"/>
        </w:rPr>
        <w:t>GRUPO I:  2IL251   |   GRUPO II: 2IF251</w:t>
      </w:r>
    </w:p>
    <w:p w14:paraId="7B47EABE" w14:textId="77777777" w:rsidR="0080765F" w:rsidRDefault="0080765F" w:rsidP="0080765F">
      <w:pPr>
        <w:jc w:val="center"/>
        <w:rPr>
          <w:b/>
          <w:sz w:val="24"/>
          <w:szCs w:val="24"/>
        </w:rPr>
      </w:pPr>
    </w:p>
    <w:p w14:paraId="11056D71" w14:textId="77777777" w:rsidR="0080765F" w:rsidRPr="00570473" w:rsidRDefault="0080765F" w:rsidP="0080765F">
      <w:pPr>
        <w:jc w:val="center"/>
        <w:rPr>
          <w:b/>
          <w:sz w:val="24"/>
          <w:szCs w:val="24"/>
        </w:rPr>
      </w:pPr>
    </w:p>
    <w:p w14:paraId="1844499E" w14:textId="77777777" w:rsidR="0080765F" w:rsidRDefault="0080765F" w:rsidP="0080765F">
      <w:pPr>
        <w:jc w:val="center"/>
        <w:rPr>
          <w:b/>
          <w:sz w:val="24"/>
          <w:szCs w:val="24"/>
        </w:rPr>
      </w:pPr>
      <w:r w:rsidRPr="004D41EE">
        <w:rPr>
          <w:b/>
          <w:sz w:val="24"/>
          <w:szCs w:val="24"/>
        </w:rPr>
        <w:t xml:space="preserve">PROFA. NOEMI GUERRA </w:t>
      </w:r>
    </w:p>
    <w:p w14:paraId="0EC8E368" w14:textId="77777777" w:rsidR="0080765F" w:rsidRDefault="0080765F" w:rsidP="0080765F">
      <w:pPr>
        <w:jc w:val="center"/>
        <w:rPr>
          <w:b/>
          <w:sz w:val="24"/>
          <w:szCs w:val="24"/>
        </w:rPr>
      </w:pPr>
    </w:p>
    <w:p w14:paraId="4BC8B850" w14:textId="77777777" w:rsidR="0080765F" w:rsidRDefault="0080765F" w:rsidP="0080765F">
      <w:pPr>
        <w:jc w:val="center"/>
        <w:rPr>
          <w:b/>
          <w:sz w:val="24"/>
          <w:szCs w:val="24"/>
        </w:rPr>
      </w:pPr>
      <w:r>
        <w:rPr>
          <w:b/>
          <w:sz w:val="24"/>
          <w:szCs w:val="24"/>
        </w:rPr>
        <w:t>ESTUDIANTES</w:t>
      </w:r>
    </w:p>
    <w:p w14:paraId="6E53C35B" w14:textId="77777777" w:rsidR="0080765F" w:rsidRDefault="0080765F" w:rsidP="0080765F">
      <w:pPr>
        <w:jc w:val="center"/>
        <w:rPr>
          <w:b/>
          <w:sz w:val="24"/>
          <w:szCs w:val="24"/>
        </w:rPr>
      </w:pPr>
      <w:r>
        <w:rPr>
          <w:b/>
          <w:sz w:val="24"/>
          <w:szCs w:val="24"/>
        </w:rPr>
        <w:t>ERASMO NAVARRO</w:t>
      </w:r>
      <w:r>
        <w:rPr>
          <w:b/>
          <w:sz w:val="24"/>
          <w:szCs w:val="24"/>
        </w:rPr>
        <w:tab/>
      </w:r>
      <w:r>
        <w:rPr>
          <w:b/>
          <w:sz w:val="24"/>
          <w:szCs w:val="24"/>
        </w:rPr>
        <w:tab/>
        <w:t>4-795-276</w:t>
      </w:r>
    </w:p>
    <w:p w14:paraId="1E7A6249" w14:textId="77777777" w:rsidR="0080765F" w:rsidRPr="00570473" w:rsidRDefault="0080765F" w:rsidP="0080765F">
      <w:pPr>
        <w:jc w:val="center"/>
        <w:rPr>
          <w:b/>
          <w:sz w:val="24"/>
          <w:szCs w:val="24"/>
        </w:rPr>
      </w:pPr>
      <w:r>
        <w:rPr>
          <w:b/>
          <w:sz w:val="24"/>
          <w:szCs w:val="24"/>
        </w:rPr>
        <w:t>FERNANDO LEZCANO</w:t>
      </w:r>
      <w:r>
        <w:rPr>
          <w:b/>
          <w:sz w:val="24"/>
          <w:szCs w:val="24"/>
        </w:rPr>
        <w:tab/>
      </w:r>
      <w:r>
        <w:rPr>
          <w:b/>
          <w:sz w:val="24"/>
          <w:szCs w:val="24"/>
        </w:rPr>
        <w:tab/>
        <w:t>4-789-1327</w:t>
      </w:r>
    </w:p>
    <w:p w14:paraId="58195778" w14:textId="77777777" w:rsidR="0080765F" w:rsidRDefault="0080765F" w:rsidP="0080765F">
      <w:pPr>
        <w:jc w:val="center"/>
        <w:rPr>
          <w:b/>
          <w:sz w:val="24"/>
          <w:szCs w:val="24"/>
        </w:rPr>
      </w:pPr>
    </w:p>
    <w:p w14:paraId="5F3D8556" w14:textId="77777777" w:rsidR="0080765F" w:rsidRPr="00570473" w:rsidRDefault="0080765F" w:rsidP="0080765F">
      <w:pPr>
        <w:jc w:val="center"/>
        <w:rPr>
          <w:b/>
          <w:sz w:val="24"/>
          <w:szCs w:val="24"/>
        </w:rPr>
      </w:pPr>
    </w:p>
    <w:p w14:paraId="56311FEA" w14:textId="0064835D" w:rsidR="0080765F" w:rsidRPr="0015167E" w:rsidRDefault="0080765F" w:rsidP="0080765F">
      <w:pPr>
        <w:jc w:val="center"/>
        <w:rPr>
          <w:b/>
          <w:sz w:val="24"/>
          <w:szCs w:val="24"/>
        </w:rPr>
      </w:pPr>
      <w:r>
        <w:rPr>
          <w:b/>
          <w:sz w:val="24"/>
          <w:szCs w:val="24"/>
        </w:rPr>
        <w:t xml:space="preserve">Proyecto Final </w:t>
      </w:r>
    </w:p>
    <w:p w14:paraId="35A22E86" w14:textId="77777777" w:rsidR="0080765F" w:rsidRDefault="0080765F" w:rsidP="0080765F">
      <w:pPr>
        <w:rPr>
          <w:b/>
          <w:sz w:val="24"/>
          <w:szCs w:val="24"/>
        </w:rPr>
      </w:pPr>
    </w:p>
    <w:p w14:paraId="29DF8E57" w14:textId="77777777" w:rsidR="0080765F" w:rsidRDefault="0080765F" w:rsidP="0080765F">
      <w:pPr>
        <w:jc w:val="center"/>
        <w:rPr>
          <w:b/>
          <w:sz w:val="24"/>
          <w:szCs w:val="24"/>
        </w:rPr>
      </w:pPr>
    </w:p>
    <w:p w14:paraId="00647A46" w14:textId="77777777" w:rsidR="0080765F" w:rsidRPr="004D41EE" w:rsidRDefault="0080765F" w:rsidP="0080765F">
      <w:pPr>
        <w:jc w:val="center"/>
        <w:rPr>
          <w:b/>
          <w:sz w:val="24"/>
          <w:szCs w:val="24"/>
        </w:rPr>
      </w:pPr>
    </w:p>
    <w:p w14:paraId="29B37AAA" w14:textId="77777777" w:rsidR="0080765F" w:rsidRDefault="0080765F" w:rsidP="0080765F">
      <w:pPr>
        <w:jc w:val="center"/>
        <w:rPr>
          <w:b/>
          <w:sz w:val="24"/>
          <w:szCs w:val="24"/>
        </w:rPr>
      </w:pPr>
      <w:r w:rsidRPr="004D41EE">
        <w:rPr>
          <w:b/>
          <w:sz w:val="24"/>
          <w:szCs w:val="24"/>
        </w:rPr>
        <w:t>SEMESTRE I</w:t>
      </w:r>
    </w:p>
    <w:p w14:paraId="65759E2E" w14:textId="77777777" w:rsidR="0080765F" w:rsidRPr="004D41EE" w:rsidRDefault="0080765F" w:rsidP="0080765F">
      <w:pPr>
        <w:jc w:val="center"/>
        <w:rPr>
          <w:b/>
          <w:sz w:val="24"/>
          <w:szCs w:val="24"/>
        </w:rPr>
      </w:pPr>
      <w:r w:rsidRPr="004D41EE">
        <w:rPr>
          <w:b/>
          <w:sz w:val="24"/>
          <w:szCs w:val="24"/>
        </w:rPr>
        <w:t>2020</w:t>
      </w:r>
    </w:p>
    <w:p w14:paraId="6C422B71" w14:textId="14E557B5" w:rsidR="0080765F" w:rsidRDefault="0080765F" w:rsidP="0080765F">
      <w:pPr>
        <w:pStyle w:val="NoSpacing"/>
        <w:jc w:val="center"/>
      </w:pPr>
      <w:r>
        <w:lastRenderedPageBreak/>
        <w:t>Introducción</w:t>
      </w:r>
    </w:p>
    <w:p w14:paraId="3D627F50" w14:textId="06BB019F" w:rsidR="0080765F" w:rsidRDefault="0080765F" w:rsidP="0080765F">
      <w:pPr>
        <w:pStyle w:val="NoSpacing"/>
        <w:jc w:val="center"/>
      </w:pPr>
    </w:p>
    <w:p w14:paraId="0BAFACC1" w14:textId="7DCFE8FB" w:rsidR="0080765F" w:rsidRDefault="0080765F" w:rsidP="0080765F">
      <w:pPr>
        <w:pStyle w:val="NoSpacing"/>
        <w:jc w:val="center"/>
      </w:pPr>
    </w:p>
    <w:p w14:paraId="2C29DA00" w14:textId="77777777" w:rsidR="0080765F" w:rsidRDefault="0080765F" w:rsidP="0080765F">
      <w:pPr>
        <w:pStyle w:val="NoSpacing"/>
        <w:jc w:val="center"/>
      </w:pPr>
    </w:p>
    <w:p w14:paraId="6D831A8A" w14:textId="2CFC1B27" w:rsidR="0080765F" w:rsidRDefault="0080765F" w:rsidP="0080765F">
      <w:pPr>
        <w:pStyle w:val="NoSpacing"/>
        <w:jc w:val="both"/>
      </w:pPr>
      <w:r>
        <w:t>Nuestro juego consiste en que el jugador debe adivinar la palabra secreta elegida automáticamente y al azar del vocabulario disponible. Dicha palabra debe ser escrita letra por letra. De introducirse una letra correcta, se muestra la posición de esa letra en la palabra. Si se ingresa una letra incorrecta, el muñeco se armará parte por parte con cada letra errónea. Si el jugador adivina la palabra antes de que se complete el muñeco, el jugador habrá ganado.</w:t>
      </w:r>
    </w:p>
    <w:p w14:paraId="5EAA6189" w14:textId="496CB1B7" w:rsidR="00441913" w:rsidRDefault="00441913" w:rsidP="0080765F">
      <w:pPr>
        <w:pStyle w:val="NoSpacing"/>
        <w:jc w:val="both"/>
      </w:pPr>
    </w:p>
    <w:p w14:paraId="69EA975D" w14:textId="34225C08" w:rsidR="00441913" w:rsidRPr="0015167E" w:rsidRDefault="00441913" w:rsidP="0080765F">
      <w:pPr>
        <w:pStyle w:val="NoSpacing"/>
        <w:jc w:val="both"/>
      </w:pPr>
      <w:r>
        <w:t>En este proyecto pondremos en práctica lo aprendido durante el curso.</w:t>
      </w:r>
    </w:p>
    <w:p w14:paraId="18274EC1" w14:textId="1ACD2340" w:rsidR="00C3437F" w:rsidRDefault="00C3437F">
      <w:r>
        <w:br w:type="page"/>
      </w:r>
    </w:p>
    <w:p w14:paraId="4ACE0A58" w14:textId="0E7C7B03" w:rsidR="000878DD" w:rsidRDefault="00C3437F" w:rsidP="00C3437F">
      <w:pPr>
        <w:jc w:val="center"/>
      </w:pPr>
      <w:r>
        <w:lastRenderedPageBreak/>
        <w:t>EL Ahorcado</w:t>
      </w:r>
    </w:p>
    <w:p w14:paraId="5887D3C4" w14:textId="6DD3F073" w:rsidR="00C3437F" w:rsidRDefault="00C3437F" w:rsidP="00C3437F">
      <w:pPr>
        <w:jc w:val="center"/>
      </w:pPr>
    </w:p>
    <w:p w14:paraId="76BC5B58" w14:textId="47A9CC3A" w:rsidR="00C3437F" w:rsidRDefault="00C3437F" w:rsidP="00B9577E">
      <w:pPr>
        <w:jc w:val="both"/>
      </w:pPr>
      <w:r>
        <w:t>Para este proyecto se utiliz</w:t>
      </w:r>
      <w:r w:rsidR="00B9577E">
        <w:t xml:space="preserve">aron las librerías </w:t>
      </w:r>
      <w:proofErr w:type="spellStart"/>
      <w:r w:rsidR="00B9577E" w:rsidRPr="00B9577E">
        <w:rPr>
          <w:i/>
          <w:iCs/>
        </w:rPr>
        <w:t>random</w:t>
      </w:r>
      <w:proofErr w:type="spellEnd"/>
      <w:r w:rsidR="00B9577E">
        <w:rPr>
          <w:i/>
          <w:iCs/>
        </w:rPr>
        <w:t xml:space="preserve"> para generar un número aleatorio que determinaría la longitud de la palabra a adivinar</w:t>
      </w:r>
      <w:r w:rsidR="00B9577E" w:rsidRPr="00B9577E">
        <w:rPr>
          <w:i/>
          <w:iCs/>
        </w:rPr>
        <w:t xml:space="preserve">, </w:t>
      </w:r>
      <w:proofErr w:type="spellStart"/>
      <w:r w:rsidR="00B9577E" w:rsidRPr="00B9577E">
        <w:rPr>
          <w:i/>
          <w:iCs/>
        </w:rPr>
        <w:t>sys</w:t>
      </w:r>
      <w:proofErr w:type="spellEnd"/>
      <w:r w:rsidR="00B9577E">
        <w:rPr>
          <w:i/>
          <w:iCs/>
        </w:rPr>
        <w:t xml:space="preserve"> para limpiado de pantalla o terminado de la aplicación y </w:t>
      </w:r>
      <w:r w:rsidR="00B9577E" w:rsidRPr="00B9577E">
        <w:rPr>
          <w:i/>
          <w:iCs/>
        </w:rPr>
        <w:t>time</w:t>
      </w:r>
      <w:r w:rsidR="00B9577E">
        <w:rPr>
          <w:i/>
          <w:iCs/>
        </w:rPr>
        <w:t xml:space="preserve"> para generar pausas entre cada sección del juego.</w:t>
      </w:r>
    </w:p>
    <w:p w14:paraId="6D18824F" w14:textId="77777777" w:rsidR="00B9577E" w:rsidRDefault="00C3437F" w:rsidP="00B9577E">
      <w:pPr>
        <w:keepNext/>
        <w:jc w:val="center"/>
      </w:pPr>
      <w:r w:rsidRPr="00C3437F">
        <w:rPr>
          <w:noProof/>
        </w:rPr>
        <w:drawing>
          <wp:inline distT="0" distB="0" distL="0" distR="0" wp14:anchorId="04C694FA" wp14:editId="514DF018">
            <wp:extent cx="1705213" cy="781159"/>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705213" cy="781159"/>
                    </a:xfrm>
                    <a:prstGeom prst="rect">
                      <a:avLst/>
                    </a:prstGeom>
                  </pic:spPr>
                </pic:pic>
              </a:graphicData>
            </a:graphic>
          </wp:inline>
        </w:drawing>
      </w:r>
    </w:p>
    <w:p w14:paraId="01B5B02C" w14:textId="3B208AB5" w:rsidR="00C3437F" w:rsidRDefault="00B9577E" w:rsidP="00B9577E">
      <w:pPr>
        <w:pStyle w:val="Caption"/>
        <w:jc w:val="center"/>
      </w:pPr>
      <w:r>
        <w:t xml:space="preserve">Ilustración </w:t>
      </w:r>
      <w:fldSimple w:instr=" SEQ Ilustración \* ARABIC ">
        <w:r w:rsidR="003327F4">
          <w:rPr>
            <w:noProof/>
          </w:rPr>
          <w:t>1</w:t>
        </w:r>
      </w:fldSimple>
      <w:r>
        <w:t xml:space="preserve"> Librerías</w:t>
      </w:r>
    </w:p>
    <w:p w14:paraId="70EDE147" w14:textId="761FF945" w:rsidR="00B9577E" w:rsidRDefault="005006B5" w:rsidP="00B9577E">
      <w:r>
        <w:t>Se creó un listado con las imágenes a mostrar a medida que se ingrese una letra errónea.</w:t>
      </w:r>
    </w:p>
    <w:p w14:paraId="1DCF0234" w14:textId="77777777" w:rsidR="003327F4" w:rsidRDefault="003327F4" w:rsidP="003327F4">
      <w:pPr>
        <w:keepNext/>
      </w:pPr>
      <w:r w:rsidRPr="005006B5">
        <w:rPr>
          <w:noProof/>
        </w:rPr>
        <w:drawing>
          <wp:anchor distT="0" distB="0" distL="114300" distR="114300" simplePos="0" relativeHeight="251661312" behindDoc="1" locked="0" layoutInCell="1" allowOverlap="1" wp14:anchorId="3B659DF1" wp14:editId="6B530DEC">
            <wp:simplePos x="0" y="0"/>
            <wp:positionH relativeFrom="column">
              <wp:posOffset>3218115</wp:posOffset>
            </wp:positionH>
            <wp:positionV relativeFrom="paragraph">
              <wp:posOffset>24765</wp:posOffset>
            </wp:positionV>
            <wp:extent cx="1638300" cy="4897120"/>
            <wp:effectExtent l="0" t="0" r="0" b="0"/>
            <wp:wrapTight wrapText="bothSides">
              <wp:wrapPolygon edited="0">
                <wp:start x="0" y="0"/>
                <wp:lineTo x="0" y="21510"/>
                <wp:lineTo x="21349" y="21510"/>
                <wp:lineTo x="21349"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t="46300" r="55035"/>
                    <a:stretch/>
                  </pic:blipFill>
                  <pic:spPr bwMode="auto">
                    <a:xfrm>
                      <a:off x="0" y="0"/>
                      <a:ext cx="1638300" cy="4897120"/>
                    </a:xfrm>
                    <a:prstGeom prst="rect">
                      <a:avLst/>
                    </a:prstGeom>
                    <a:ln>
                      <a:noFill/>
                    </a:ln>
                    <a:extLst>
                      <a:ext uri="{53640926-AAD7-44D8-BBD7-CCE9431645EC}">
                        <a14:shadowObscured xmlns:a14="http://schemas.microsoft.com/office/drawing/2010/main"/>
                      </a:ext>
                    </a:extLst>
                  </pic:spPr>
                </pic:pic>
              </a:graphicData>
            </a:graphic>
          </wp:anchor>
        </w:drawing>
      </w:r>
      <w:r w:rsidRPr="005006B5">
        <w:rPr>
          <w:noProof/>
        </w:rPr>
        <w:drawing>
          <wp:inline distT="0" distB="0" distL="0" distR="0" wp14:anchorId="7823AD57" wp14:editId="25D35A65">
            <wp:extent cx="2339340" cy="491934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t="2013" r="47482" b="53838"/>
                    <a:stretch/>
                  </pic:blipFill>
                  <pic:spPr bwMode="auto">
                    <a:xfrm>
                      <a:off x="0" y="0"/>
                      <a:ext cx="2339340" cy="4919345"/>
                    </a:xfrm>
                    <a:prstGeom prst="rect">
                      <a:avLst/>
                    </a:prstGeom>
                    <a:ln>
                      <a:noFill/>
                    </a:ln>
                    <a:extLst>
                      <a:ext uri="{53640926-AAD7-44D8-BBD7-CCE9431645EC}">
                        <a14:shadowObscured xmlns:a14="http://schemas.microsoft.com/office/drawing/2010/main"/>
                      </a:ext>
                    </a:extLst>
                  </pic:spPr>
                </pic:pic>
              </a:graphicData>
            </a:graphic>
          </wp:inline>
        </w:drawing>
      </w:r>
    </w:p>
    <w:p w14:paraId="16085016" w14:textId="6ECC3242" w:rsidR="003327F4" w:rsidRDefault="003327F4" w:rsidP="003327F4">
      <w:pPr>
        <w:pStyle w:val="Caption"/>
        <w:jc w:val="center"/>
      </w:pPr>
      <w:r>
        <w:t xml:space="preserve">Ilustración </w:t>
      </w:r>
      <w:fldSimple w:instr=" SEQ Ilustración \* ARABIC ">
        <w:r>
          <w:rPr>
            <w:noProof/>
          </w:rPr>
          <w:t>2</w:t>
        </w:r>
      </w:fldSimple>
      <w:r>
        <w:t xml:space="preserve"> Imágenes Ahorcado</w:t>
      </w:r>
    </w:p>
    <w:p w14:paraId="26B45276" w14:textId="7956CA70" w:rsidR="005006B5" w:rsidRDefault="003327F4" w:rsidP="00C4379C">
      <w:r>
        <w:br w:type="page"/>
      </w:r>
    </w:p>
    <w:p w14:paraId="11A135E8" w14:textId="4C5EA5B5" w:rsidR="00C4379C" w:rsidRDefault="00C4379C" w:rsidP="00C4379C">
      <w:r>
        <w:lastRenderedPageBreak/>
        <w:t>Así como un menú, en donde se escoge el tema deseado ya sea, flores, planetas entre otros. Estas opciones cargan un listado de palabras que se encuentran en un archivo de texto por tema.</w:t>
      </w:r>
    </w:p>
    <w:p w14:paraId="6608009F" w14:textId="08948BAD" w:rsidR="00C4379C" w:rsidRPr="00C4379C" w:rsidRDefault="00C4379C" w:rsidP="00C4379C">
      <w:pPr>
        <w:rPr>
          <w:i/>
          <w:iCs/>
          <w:color w:val="44546A" w:themeColor="text2"/>
          <w:sz w:val="18"/>
          <w:szCs w:val="18"/>
        </w:rPr>
      </w:pPr>
      <w:r w:rsidRPr="00C4379C">
        <w:rPr>
          <w:i/>
          <w:iCs/>
          <w:noProof/>
          <w:color w:val="44546A" w:themeColor="text2"/>
          <w:sz w:val="18"/>
          <w:szCs w:val="18"/>
        </w:rPr>
        <w:drawing>
          <wp:inline distT="0" distB="0" distL="0" distR="0" wp14:anchorId="45BF2551" wp14:editId="51077A7A">
            <wp:extent cx="5334744" cy="67065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34744" cy="6706536"/>
                    </a:xfrm>
                    <a:prstGeom prst="rect">
                      <a:avLst/>
                    </a:prstGeom>
                  </pic:spPr>
                </pic:pic>
              </a:graphicData>
            </a:graphic>
          </wp:inline>
        </w:drawing>
      </w:r>
    </w:p>
    <w:p w14:paraId="701BE71F" w14:textId="258B93B6" w:rsidR="001947AB" w:rsidRDefault="001947AB">
      <w:r>
        <w:br w:type="page"/>
      </w:r>
    </w:p>
    <w:p w14:paraId="76AE660F" w14:textId="0780F895" w:rsidR="005006B5" w:rsidRDefault="001947AB" w:rsidP="00B9577E">
      <w:r>
        <w:lastRenderedPageBreak/>
        <w:t>Se escribieron funciones para obtener una palabra al azar del listado, mostrar los elementos del juego, como el tablero (el muñequito), las letras introducidas, las letras correctas y las incorrectas, para verificar si ya se había introducido una letra u otro carácter distinto y así hacer un conteo de los intentos restantes, y para volver a jugar.</w:t>
      </w:r>
    </w:p>
    <w:p w14:paraId="2406F01F" w14:textId="5F4223CD" w:rsidR="001947AB" w:rsidRDefault="001947AB" w:rsidP="00B9577E">
      <w:r w:rsidRPr="001947AB">
        <w:rPr>
          <w:noProof/>
        </w:rPr>
        <w:drawing>
          <wp:inline distT="0" distB="0" distL="0" distR="0" wp14:anchorId="5494EAF0" wp14:editId="06749C4A">
            <wp:extent cx="5612130" cy="5597525"/>
            <wp:effectExtent l="0" t="0" r="762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2130" cy="5597525"/>
                    </a:xfrm>
                    <a:prstGeom prst="rect">
                      <a:avLst/>
                    </a:prstGeom>
                  </pic:spPr>
                </pic:pic>
              </a:graphicData>
            </a:graphic>
          </wp:inline>
        </w:drawing>
      </w:r>
    </w:p>
    <w:p w14:paraId="076457DA" w14:textId="77777777" w:rsidR="001947AB" w:rsidRDefault="001947AB">
      <w:r>
        <w:br w:type="page"/>
      </w:r>
    </w:p>
    <w:p w14:paraId="29B35149" w14:textId="4B9C13E9" w:rsidR="001947AB" w:rsidRDefault="001947AB" w:rsidP="00B9577E">
      <w:r>
        <w:lastRenderedPageBreak/>
        <w:t>Por último, el código para el funcionamiento del juego como tal, donde se llaman a las funciones creadas arriba, y se siguen validando opciones como, si el jugador gastó todos los intentos, si adivinó la palabra o si decidió jugar otra vez.</w:t>
      </w:r>
    </w:p>
    <w:p w14:paraId="3DB4B167" w14:textId="3E20643D" w:rsidR="005402DB" w:rsidRDefault="001947AB" w:rsidP="00B9577E">
      <w:r w:rsidRPr="001947AB">
        <w:rPr>
          <w:noProof/>
        </w:rPr>
        <w:drawing>
          <wp:inline distT="0" distB="0" distL="0" distR="0" wp14:anchorId="39028BEC" wp14:editId="10A13749">
            <wp:extent cx="6242210" cy="3934047"/>
            <wp:effectExtent l="0" t="0" r="635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248989" cy="3938319"/>
                    </a:xfrm>
                    <a:prstGeom prst="rect">
                      <a:avLst/>
                    </a:prstGeom>
                  </pic:spPr>
                </pic:pic>
              </a:graphicData>
            </a:graphic>
          </wp:inline>
        </w:drawing>
      </w:r>
    </w:p>
    <w:p w14:paraId="7BB25D29" w14:textId="77777777" w:rsidR="005402DB" w:rsidRDefault="005402DB">
      <w:r>
        <w:br w:type="page"/>
      </w:r>
    </w:p>
    <w:p w14:paraId="16185277" w14:textId="1E197DDD" w:rsidR="001947AB" w:rsidRDefault="005402DB" w:rsidP="00B9577E">
      <w:r>
        <w:lastRenderedPageBreak/>
        <w:t xml:space="preserve">Algunas pruebas realizadas: </w:t>
      </w:r>
    </w:p>
    <w:p w14:paraId="52FE5655" w14:textId="0C192EE3" w:rsidR="005402DB" w:rsidRDefault="005402DB" w:rsidP="00B9577E">
      <w:r w:rsidRPr="005402DB">
        <w:rPr>
          <w:noProof/>
        </w:rPr>
        <w:drawing>
          <wp:inline distT="0" distB="0" distL="0" distR="0" wp14:anchorId="0960D8FE" wp14:editId="63714962">
            <wp:extent cx="3191320" cy="2276793"/>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91320" cy="2276793"/>
                    </a:xfrm>
                    <a:prstGeom prst="rect">
                      <a:avLst/>
                    </a:prstGeom>
                  </pic:spPr>
                </pic:pic>
              </a:graphicData>
            </a:graphic>
          </wp:inline>
        </w:drawing>
      </w:r>
    </w:p>
    <w:p w14:paraId="3D287EBA" w14:textId="4324ECA5" w:rsidR="005402DB" w:rsidRDefault="005402DB" w:rsidP="00B9577E">
      <w:r w:rsidRPr="005402DB">
        <w:rPr>
          <w:noProof/>
        </w:rPr>
        <w:drawing>
          <wp:inline distT="0" distB="0" distL="0" distR="0" wp14:anchorId="2BE58966" wp14:editId="1FD4D610">
            <wp:extent cx="3077004" cy="2467319"/>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77004" cy="2467319"/>
                    </a:xfrm>
                    <a:prstGeom prst="rect">
                      <a:avLst/>
                    </a:prstGeom>
                  </pic:spPr>
                </pic:pic>
              </a:graphicData>
            </a:graphic>
          </wp:inline>
        </w:drawing>
      </w:r>
    </w:p>
    <w:p w14:paraId="7A973EB2" w14:textId="1551F159" w:rsidR="005402DB" w:rsidRDefault="005402DB" w:rsidP="00B9577E">
      <w:r w:rsidRPr="005402DB">
        <w:rPr>
          <w:noProof/>
        </w:rPr>
        <w:drawing>
          <wp:inline distT="0" distB="0" distL="0" distR="0" wp14:anchorId="38BADFDF" wp14:editId="5D45A8D8">
            <wp:extent cx="4534533" cy="29722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34533" cy="2972215"/>
                    </a:xfrm>
                    <a:prstGeom prst="rect">
                      <a:avLst/>
                    </a:prstGeom>
                  </pic:spPr>
                </pic:pic>
              </a:graphicData>
            </a:graphic>
          </wp:inline>
        </w:drawing>
      </w:r>
    </w:p>
    <w:p w14:paraId="3640F4B1" w14:textId="79836525" w:rsidR="005402DB" w:rsidRDefault="003B13FB" w:rsidP="00B9577E">
      <w:r w:rsidRPr="003B13FB">
        <w:rPr>
          <w:noProof/>
        </w:rPr>
        <w:lastRenderedPageBreak/>
        <w:drawing>
          <wp:anchor distT="0" distB="0" distL="114300" distR="114300" simplePos="0" relativeHeight="251662336" behindDoc="1" locked="0" layoutInCell="1" allowOverlap="1" wp14:anchorId="0B8B3795" wp14:editId="5ED4EA6E">
            <wp:simplePos x="0" y="0"/>
            <wp:positionH relativeFrom="column">
              <wp:posOffset>2363904</wp:posOffset>
            </wp:positionH>
            <wp:positionV relativeFrom="paragraph">
              <wp:posOffset>602</wp:posOffset>
            </wp:positionV>
            <wp:extent cx="3469640" cy="8258810"/>
            <wp:effectExtent l="0" t="0" r="0" b="8890"/>
            <wp:wrapTight wrapText="bothSides">
              <wp:wrapPolygon edited="0">
                <wp:start x="0" y="0"/>
                <wp:lineTo x="0" y="21573"/>
                <wp:lineTo x="21466" y="21573"/>
                <wp:lineTo x="21466"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469640" cy="8258810"/>
                    </a:xfrm>
                    <a:prstGeom prst="rect">
                      <a:avLst/>
                    </a:prstGeom>
                  </pic:spPr>
                </pic:pic>
              </a:graphicData>
            </a:graphic>
          </wp:anchor>
        </w:drawing>
      </w:r>
      <w:r w:rsidR="005402DB" w:rsidRPr="005402DB">
        <w:rPr>
          <w:noProof/>
        </w:rPr>
        <w:drawing>
          <wp:inline distT="0" distB="0" distL="0" distR="0" wp14:anchorId="471F2410" wp14:editId="70887F8B">
            <wp:extent cx="1762371" cy="5325218"/>
            <wp:effectExtent l="0" t="0" r="952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62371" cy="5325218"/>
                    </a:xfrm>
                    <a:prstGeom prst="rect">
                      <a:avLst/>
                    </a:prstGeom>
                  </pic:spPr>
                </pic:pic>
              </a:graphicData>
            </a:graphic>
          </wp:inline>
        </w:drawing>
      </w:r>
    </w:p>
    <w:p w14:paraId="4351AF43" w14:textId="258B9FD0" w:rsidR="003B13FB" w:rsidRDefault="00441913">
      <w:r w:rsidRPr="00441913">
        <w:rPr>
          <w:noProof/>
        </w:rPr>
        <w:lastRenderedPageBreak/>
        <w:drawing>
          <wp:anchor distT="0" distB="0" distL="114300" distR="114300" simplePos="0" relativeHeight="251663360" behindDoc="1" locked="0" layoutInCell="1" allowOverlap="1" wp14:anchorId="03870DE2" wp14:editId="39395F03">
            <wp:simplePos x="0" y="0"/>
            <wp:positionH relativeFrom="column">
              <wp:posOffset>2104434</wp:posOffset>
            </wp:positionH>
            <wp:positionV relativeFrom="paragraph">
              <wp:posOffset>175</wp:posOffset>
            </wp:positionV>
            <wp:extent cx="4076065" cy="8258810"/>
            <wp:effectExtent l="0" t="0" r="635" b="8890"/>
            <wp:wrapTight wrapText="bothSides">
              <wp:wrapPolygon edited="0">
                <wp:start x="0" y="0"/>
                <wp:lineTo x="0" y="21573"/>
                <wp:lineTo x="21502" y="21573"/>
                <wp:lineTo x="215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076065" cy="8258810"/>
                    </a:xfrm>
                    <a:prstGeom prst="rect">
                      <a:avLst/>
                    </a:prstGeom>
                  </pic:spPr>
                </pic:pic>
              </a:graphicData>
            </a:graphic>
          </wp:anchor>
        </w:drawing>
      </w:r>
      <w:r w:rsidRPr="00441913">
        <w:rPr>
          <w:noProof/>
        </w:rPr>
        <w:drawing>
          <wp:inline distT="0" distB="0" distL="0" distR="0" wp14:anchorId="4FC43893" wp14:editId="15058D48">
            <wp:extent cx="1825625" cy="8258810"/>
            <wp:effectExtent l="0" t="0" r="317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25625" cy="8258810"/>
                    </a:xfrm>
                    <a:prstGeom prst="rect">
                      <a:avLst/>
                    </a:prstGeom>
                  </pic:spPr>
                </pic:pic>
              </a:graphicData>
            </a:graphic>
          </wp:inline>
        </w:drawing>
      </w:r>
      <w:r w:rsidR="003B13FB">
        <w:br w:type="page"/>
      </w:r>
    </w:p>
    <w:p w14:paraId="1A7E4D01" w14:textId="787EBF08" w:rsidR="003B13FB" w:rsidRDefault="003B13FB" w:rsidP="003B13FB">
      <w:pPr>
        <w:jc w:val="center"/>
      </w:pPr>
      <w:r>
        <w:lastRenderedPageBreak/>
        <w:t>Conclusión</w:t>
      </w:r>
    </w:p>
    <w:p w14:paraId="31739942" w14:textId="0C46C543" w:rsidR="00441913" w:rsidRDefault="00441913" w:rsidP="003B13FB">
      <w:pPr>
        <w:jc w:val="center"/>
      </w:pPr>
    </w:p>
    <w:p w14:paraId="120A4E5F" w14:textId="7A635B2D" w:rsidR="00441913" w:rsidRDefault="00441913" w:rsidP="00441913">
      <w:r>
        <w:t>Con la elaboración de este proyecto pudimos poner en práctica lo aprendido durante el semestre en el curso de Python, aprendimos cosas nuevas, y reforzamos conceptos previamente obtenidos.</w:t>
      </w:r>
    </w:p>
    <w:p w14:paraId="50ADCCBA" w14:textId="65A5A161" w:rsidR="00032C00" w:rsidRDefault="00441913" w:rsidP="00441913">
      <w:r>
        <w:t>Esperamos poder en un futuro ofrecer una versión más vistosa del juego, y que contenga algunas opciones nuevas, como un sistema de puntaje, vidas restantes, entre otras.</w:t>
      </w:r>
    </w:p>
    <w:p w14:paraId="1E2CFAAE" w14:textId="77777777" w:rsidR="00032C00" w:rsidRDefault="00032C00">
      <w:r>
        <w:br w:type="page"/>
      </w:r>
    </w:p>
    <w:p w14:paraId="651047E7" w14:textId="1F291B63" w:rsidR="00A908DC" w:rsidRDefault="00A908DC" w:rsidP="00A908DC">
      <w:pPr>
        <w:widowControl w:val="0"/>
        <w:autoSpaceDE w:val="0"/>
        <w:autoSpaceDN w:val="0"/>
        <w:adjustRightInd w:val="0"/>
        <w:spacing w:line="240" w:lineRule="auto"/>
        <w:ind w:left="708" w:hanging="708"/>
        <w:jc w:val="center"/>
      </w:pPr>
      <w:r>
        <w:lastRenderedPageBreak/>
        <w:t>Referencias</w:t>
      </w:r>
    </w:p>
    <w:p w14:paraId="070C7AD6" w14:textId="04D11D5E" w:rsidR="00A908DC" w:rsidRDefault="00A908DC" w:rsidP="00A908DC">
      <w:pPr>
        <w:widowControl w:val="0"/>
        <w:autoSpaceDE w:val="0"/>
        <w:autoSpaceDN w:val="0"/>
        <w:adjustRightInd w:val="0"/>
        <w:spacing w:line="240" w:lineRule="auto"/>
        <w:ind w:left="708" w:hanging="708"/>
        <w:jc w:val="center"/>
      </w:pPr>
    </w:p>
    <w:p w14:paraId="65604669" w14:textId="77777777" w:rsidR="00A908DC" w:rsidRDefault="00A908DC" w:rsidP="00A908DC">
      <w:pPr>
        <w:widowControl w:val="0"/>
        <w:autoSpaceDE w:val="0"/>
        <w:autoSpaceDN w:val="0"/>
        <w:adjustRightInd w:val="0"/>
        <w:spacing w:line="240" w:lineRule="auto"/>
        <w:ind w:left="708" w:hanging="708"/>
        <w:jc w:val="center"/>
      </w:pPr>
      <w:bookmarkStart w:id="0" w:name="_GoBack"/>
      <w:bookmarkEnd w:id="0"/>
    </w:p>
    <w:p w14:paraId="1260163A" w14:textId="2AB1B184" w:rsidR="00A908DC" w:rsidRDefault="00A908DC" w:rsidP="00A908DC">
      <w:r>
        <w:fldChar w:fldCharType="begin" w:fldLock="1"/>
      </w:r>
      <w:r>
        <w:instrText>ADDIN CSL_CITATION {"citationItems":[{"id":"ITEM-1","itemData":{"URL":"https://www.lawebdelprogramador.com/codigo/Python/2935-Ejemplo-de-implementar-un-menu-en-python-en-la-consola.html","accessed":{"date-parts":[["2020","7","24"]]},"id":"ITEM-1","issued":{"date-parts":[["0"]]},"title":"Código de Python - Ejemplo de implementar un menu en python en la consola","type":"webpage"},"uris":["http://www.mendeley.com/documents/?uuid=36d64c39-7567-3c90-81fc-fde40276619c"]}],"mendeley":{"formattedCitation":"(“Código de Python - Ejemplo de implementar un menu en python en la consola,” n.d.)","plainTextFormattedCitation":"(“Código de Python - Ejemplo de implementar un menu en python en la consola,” n.d.)"},"properties":{"noteIndex":0},"schema":"https://github.com/citation-style-language/schema/raw/master/csl-citation.json"}</w:instrText>
      </w:r>
      <w:r>
        <w:fldChar w:fldCharType="separate"/>
      </w:r>
      <w:r w:rsidRPr="00A908DC">
        <w:rPr>
          <w:noProof/>
        </w:rPr>
        <w:t>(“Código de Python - Ejemplo de implementar un menu en python en la consola,” n.d.)</w:t>
      </w:r>
      <w:r>
        <w:fldChar w:fldCharType="end"/>
      </w:r>
    </w:p>
    <w:p w14:paraId="0F52816A" w14:textId="7D1B12B4" w:rsidR="00A908DC" w:rsidRPr="00A908DC" w:rsidRDefault="00A908DC" w:rsidP="00A908DC">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A908DC">
        <w:instrText xml:space="preserve">ADDIN Mendeley Bibliography CSL_BIBLIOGRAPHY </w:instrText>
      </w:r>
      <w:r>
        <w:fldChar w:fldCharType="separate"/>
      </w:r>
      <w:r w:rsidRPr="00A908DC">
        <w:rPr>
          <w:rFonts w:ascii="Calibri" w:hAnsi="Calibri" w:cs="Calibri"/>
          <w:noProof/>
          <w:szCs w:val="24"/>
        </w:rPr>
        <w:t>Código de Python - Ejemplo de implementar un menu en python en la consola. (n.d.). Retrieved July 24, 2020, from https://www.lawebdelprogramador.com/codigo/Python/2935-Ejemplo-de-implementar-un-menu-en-python-en-la-consola.html</w:t>
      </w:r>
    </w:p>
    <w:p w14:paraId="6B3B760E" w14:textId="22507D07" w:rsidR="00A908DC" w:rsidRDefault="00A908DC" w:rsidP="00A908DC">
      <w:pPr>
        <w:widowControl w:val="0"/>
        <w:autoSpaceDE w:val="0"/>
        <w:autoSpaceDN w:val="0"/>
        <w:adjustRightInd w:val="0"/>
        <w:spacing w:line="240" w:lineRule="auto"/>
        <w:ind w:left="480" w:hanging="480"/>
        <w:rPr>
          <w:rFonts w:ascii="Calibri" w:hAnsi="Calibri" w:cs="Calibri"/>
          <w:noProof/>
          <w:szCs w:val="24"/>
        </w:rPr>
      </w:pPr>
      <w:r w:rsidRPr="00A908DC">
        <w:rPr>
          <w:rFonts w:ascii="Calibri" w:hAnsi="Calibri" w:cs="Calibri"/>
          <w:noProof/>
          <w:szCs w:val="24"/>
        </w:rPr>
        <w:t>Creating a Menu in Python - Stack Overflow. (n.d.). Retrieved July 24, 2020, from https://stackoverflow.com/questions/19964603/creating-a-menu-in-python</w:t>
      </w:r>
    </w:p>
    <w:p w14:paraId="04D94B44" w14:textId="77777777" w:rsidR="00A908DC" w:rsidRPr="00A908DC" w:rsidRDefault="00A908DC" w:rsidP="00A908DC">
      <w:pPr>
        <w:widowControl w:val="0"/>
        <w:autoSpaceDE w:val="0"/>
        <w:autoSpaceDN w:val="0"/>
        <w:adjustRightInd w:val="0"/>
        <w:spacing w:line="240" w:lineRule="auto"/>
        <w:ind w:left="480" w:hanging="480"/>
        <w:rPr>
          <w:rFonts w:ascii="Calibri" w:hAnsi="Calibri" w:cs="Calibri"/>
          <w:noProof/>
        </w:rPr>
      </w:pPr>
    </w:p>
    <w:p w14:paraId="6A5092F9" w14:textId="0B10386A" w:rsidR="00A908DC" w:rsidRPr="00A908DC" w:rsidRDefault="00A908DC" w:rsidP="00A908DC">
      <w:pPr>
        <w:widowControl w:val="0"/>
        <w:autoSpaceDE w:val="0"/>
        <w:autoSpaceDN w:val="0"/>
        <w:adjustRightInd w:val="0"/>
        <w:spacing w:line="240" w:lineRule="auto"/>
        <w:ind w:left="480" w:hanging="480"/>
        <w:rPr>
          <w:rFonts w:ascii="Calibri" w:hAnsi="Calibri" w:cs="Calibri"/>
          <w:noProof/>
          <w:szCs w:val="24"/>
        </w:rPr>
      </w:pPr>
      <w:r>
        <w:fldChar w:fldCharType="end"/>
      </w:r>
      <w:r>
        <w:fldChar w:fldCharType="begin" w:fldLock="1"/>
      </w:r>
      <w:r w:rsidRPr="00A908DC">
        <w:instrText xml:space="preserve">ADDIN Mendeley Bibliography CSL_BIBLIOGRAPHY </w:instrText>
      </w:r>
      <w:r>
        <w:fldChar w:fldCharType="separate"/>
      </w:r>
      <w:r w:rsidRPr="00A908DC">
        <w:rPr>
          <w:rFonts w:ascii="Calibri" w:hAnsi="Calibri" w:cs="Calibri"/>
          <w:noProof/>
          <w:szCs w:val="24"/>
        </w:rPr>
        <w:t>Código de Python - Ejemplo de implementar un menu en python en la consola. (n.d.). Retrieved July 24, 2020, from https://www.lawebdelprogramador.com/codigo/Python/2935-Ejemplo-de-implementar-un-menu-en-python-en-la-consola.html</w:t>
      </w:r>
    </w:p>
    <w:p w14:paraId="30235D82" w14:textId="77777777" w:rsidR="00A908DC" w:rsidRPr="00A908DC" w:rsidRDefault="00A908DC" w:rsidP="00A908DC">
      <w:pPr>
        <w:widowControl w:val="0"/>
        <w:autoSpaceDE w:val="0"/>
        <w:autoSpaceDN w:val="0"/>
        <w:adjustRightInd w:val="0"/>
        <w:spacing w:line="240" w:lineRule="auto"/>
        <w:ind w:left="480" w:hanging="480"/>
        <w:rPr>
          <w:rFonts w:ascii="Calibri" w:hAnsi="Calibri" w:cs="Calibri"/>
          <w:noProof/>
        </w:rPr>
      </w:pPr>
      <w:r w:rsidRPr="00A908DC">
        <w:rPr>
          <w:rFonts w:ascii="Calibri" w:hAnsi="Calibri" w:cs="Calibri"/>
          <w:noProof/>
          <w:szCs w:val="24"/>
        </w:rPr>
        <w:t>Creating a Menu in Python - Stack Overflow. (n.d.). Retrieved July 24, 2020, from https://stackoverflow.com/questions/19964603/creating-a-menu-in-python</w:t>
      </w:r>
    </w:p>
    <w:p w14:paraId="22C7CA39" w14:textId="3FA46F59" w:rsidR="00441913" w:rsidRPr="00A908DC" w:rsidRDefault="00A908DC" w:rsidP="00441913">
      <w:pPr>
        <w:rPr>
          <w:lang w:val="en-US"/>
        </w:rPr>
      </w:pPr>
      <w:r>
        <w:fldChar w:fldCharType="end"/>
      </w:r>
      <w:r>
        <w:fldChar w:fldCharType="begin" w:fldLock="1"/>
      </w:r>
      <w:r>
        <w:rPr>
          <w:lang w:val="en-US"/>
        </w:rPr>
        <w:instrText>ADDIN CSL_CITATION {"citationItems":[{"id":"ITEM-1","itemData":{"URL":"https://stackoverflow.com/questions/19964603/creating-a-menu-in-python","accessed":{"date-parts":[["2020","7","24"]]},"id":"ITEM-1","issued":{"date-parts":[["0"]]},"title":"Creating a Menu in Python - Stack Overflow","type":"webpage"},"uris":["http://www.mendeley.com/documents/?uuid=74ba93f6-4475-3078-83ab-896bcf515e04"]}],"mendeley":{"formattedCitation":"(“Creating a Menu in Python - Stack Overflow,” n.d.)","plainTextFormattedCitation":"(“Creating a Menu in Python - Stack Overflow,” n.d.)","previouslyFormattedCitation":"(“Creating a Menu in Python - Stack Overflow,” n.d.)"},"properties":{"noteIndex":0},"schema":"https://github.com/citation-style-language/schema/raw/master/csl-citation.json"}</w:instrText>
      </w:r>
      <w:r>
        <w:fldChar w:fldCharType="separate"/>
      </w:r>
      <w:r w:rsidRPr="00A908DC">
        <w:rPr>
          <w:noProof/>
          <w:lang w:val="en-US"/>
        </w:rPr>
        <w:t>(“Creating a Menu in Python - Stack Overflow,” n.d.)</w:t>
      </w:r>
      <w:r>
        <w:fldChar w:fldCharType="end"/>
      </w:r>
    </w:p>
    <w:sectPr w:rsidR="00441913" w:rsidRPr="00A908D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78DD"/>
    <w:rsid w:val="00032C00"/>
    <w:rsid w:val="000878DD"/>
    <w:rsid w:val="001947AB"/>
    <w:rsid w:val="003327F4"/>
    <w:rsid w:val="003B13FB"/>
    <w:rsid w:val="00441913"/>
    <w:rsid w:val="005006B5"/>
    <w:rsid w:val="005402DB"/>
    <w:rsid w:val="0080765F"/>
    <w:rsid w:val="00A908DC"/>
    <w:rsid w:val="00B9577E"/>
    <w:rsid w:val="00C130B0"/>
    <w:rsid w:val="00C3437F"/>
    <w:rsid w:val="00C4379C"/>
  </w:rsids>
  <m:mathPr>
    <m:mathFont m:val="Cambria Math"/>
    <m:brkBin m:val="before"/>
    <m:brkBinSub m:val="--"/>
    <m:smallFrac m:val="0"/>
    <m:dispDef/>
    <m:lMargin m:val="0"/>
    <m:rMargin m:val="0"/>
    <m:defJc m:val="centerGroup"/>
    <m:wrapIndent m:val="1440"/>
    <m:intLim m:val="subSup"/>
    <m:naryLim m:val="undOvr"/>
  </m:mathPr>
  <w:themeFontLang w:val="es-P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5F5BBB"/>
  <w15:chartTrackingRefBased/>
  <w15:docId w15:val="{6BE3F54B-B699-4602-A087-F5C194578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PA"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78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0765F"/>
    <w:pPr>
      <w:spacing w:after="0" w:line="240" w:lineRule="auto"/>
    </w:pPr>
    <w:rPr>
      <w:rFonts w:eastAsiaTheme="minorHAnsi"/>
      <w:lang w:eastAsia="en-US"/>
    </w:rPr>
  </w:style>
  <w:style w:type="paragraph" w:styleId="Caption">
    <w:name w:val="caption"/>
    <w:basedOn w:val="Normal"/>
    <w:next w:val="Normal"/>
    <w:uiPriority w:val="35"/>
    <w:unhideWhenUsed/>
    <w:qFormat/>
    <w:rsid w:val="00B9577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B9A64-1CB4-4095-9AC4-4414A4BB82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1</TotalTime>
  <Pages>11</Pages>
  <Words>800</Words>
  <Characters>4402</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Lezcano</dc:creator>
  <cp:keywords/>
  <dc:description/>
  <cp:lastModifiedBy>Fernando Lezcano</cp:lastModifiedBy>
  <cp:revision>5</cp:revision>
  <dcterms:created xsi:type="dcterms:W3CDTF">2020-07-23T20:48:00Z</dcterms:created>
  <dcterms:modified xsi:type="dcterms:W3CDTF">2020-07-24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3d473f-04d9-36d4-9935-64893db9685d</vt:lpwstr>
  </property>
  <property fmtid="{D5CDD505-2E9C-101B-9397-08002B2CF9AE}" pid="4" name="Mendeley Citation Style_1">
    <vt:lpwstr>http://www.zotero.org/styles/apa</vt:lpwstr>
  </property>
</Properties>
</file>